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943"/>
        <w:gridCol w:w="1559"/>
        <w:gridCol w:w="1843"/>
        <w:gridCol w:w="1843"/>
        <w:gridCol w:w="2032"/>
      </w:tblGrid>
      <w:tr w:rsidR="00B159C3" w14:paraId="4F8A942A" w14:textId="77777777" w:rsidTr="00FD2A7F">
        <w:trPr>
          <w:trHeight w:val="500"/>
        </w:trPr>
        <w:tc>
          <w:tcPr>
            <w:tcW w:w="9220" w:type="dxa"/>
            <w:gridSpan w:val="5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648524F" w14:textId="77777777" w:rsidR="00B159C3" w:rsidRDefault="00B159C3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Key Resources Table</w:t>
            </w:r>
          </w:p>
        </w:tc>
      </w:tr>
      <w:tr w:rsidR="00B159C3" w14:paraId="3A008158" w14:textId="77777777" w:rsidTr="00FD2A7F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262E5A7" w14:textId="77777777" w:rsidR="00B159C3" w:rsidRDefault="00B159C3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eagent type (species) or resourc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710FBB3" w14:textId="77777777" w:rsidR="00B159C3" w:rsidRDefault="00B159C3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Designatio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194FF88" w14:textId="77777777" w:rsidR="00B159C3" w:rsidRDefault="00B159C3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ource or referenc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C1BE7D6" w14:textId="77777777" w:rsidR="00B159C3" w:rsidRDefault="00B159C3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Identifier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99D801" w14:textId="77777777" w:rsidR="00B159C3" w:rsidRDefault="00B159C3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Additional information</w:t>
            </w:r>
          </w:p>
        </w:tc>
      </w:tr>
      <w:tr w:rsidR="00B159C3" w14:paraId="1F004BD2" w14:textId="77777777" w:rsidTr="00B159C3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6EE4C9" w14:textId="2E61C212" w:rsidR="00B159C3" w:rsidRPr="006B3524" w:rsidRDefault="00B159C3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genetic reagent (</w:t>
            </w:r>
            <w:r w:rsidRPr="006B3524">
              <w:rPr>
                <w:rFonts w:ascii="Arial" w:hAnsi="Arial" w:cs="Arial"/>
                <w:color w:val="000000"/>
                <w:sz w:val="22"/>
                <w:szCs w:val="22"/>
              </w:rPr>
              <w:t>D. melanogaster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4BC85C" w14:textId="5A70AB40" w:rsidR="00B159C3" w:rsidRPr="006B3524" w:rsidRDefault="006B3524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6B3524">
              <w:rPr>
                <w:rFonts w:ascii="Arial" w:hAnsi="Arial" w:cs="Arial"/>
                <w:i/>
                <w:color w:val="000000"/>
                <w:sz w:val="22"/>
                <w:szCs w:val="22"/>
              </w:rPr>
              <w:t>ry</w:t>
            </w:r>
            <w:r w:rsidRPr="006B3524">
              <w:rPr>
                <w:rFonts w:ascii="Arial" w:hAnsi="Arial" w:cs="Arial"/>
                <w:i/>
                <w:color w:val="000000"/>
                <w:sz w:val="22"/>
                <w:szCs w:val="22"/>
                <w:vertAlign w:val="superscript"/>
              </w:rPr>
              <w:t>50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2CC650" w14:textId="77777777" w:rsidR="00B159C3" w:rsidRDefault="00B159C3" w:rsidP="00FD2A7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Bloomington Drosophila Stock Center</w:t>
            </w:r>
          </w:p>
          <w:p w14:paraId="6B526D5A" w14:textId="21F1F4E2" w:rsidR="000604C5" w:rsidRDefault="000604C5" w:rsidP="00FD2A7F">
            <w:r>
              <w:t>(BDSC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3A0051" w14:textId="3ADC50DF" w:rsidR="00B159C3" w:rsidRDefault="00B159C3" w:rsidP="00C27CA2">
            <w:r w:rsidRPr="00C27CA2">
              <w:rPr>
                <w:rFonts w:ascii="Arial" w:hAnsi="Arial" w:cs="Arial"/>
                <w:color w:val="000000"/>
                <w:sz w:val="22"/>
                <w:szCs w:val="22"/>
              </w:rPr>
              <w:t>RRID:BDSC_</w:t>
            </w:r>
            <w:r w:rsidR="00C27CA2" w:rsidRPr="00C27CA2">
              <w:rPr>
                <w:rFonts w:ascii="Arial" w:hAnsi="Arial" w:cs="Arial"/>
                <w:color w:val="000000"/>
                <w:sz w:val="22"/>
                <w:szCs w:val="22"/>
              </w:rPr>
              <w:t>440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2B0F8C" w14:textId="4906E2DA" w:rsidR="00B159C3" w:rsidRDefault="00B159C3" w:rsidP="000604C5"/>
        </w:tc>
      </w:tr>
      <w:tr w:rsidR="00C27CA2" w14:paraId="428FC139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698896" w14:textId="775F0075" w:rsidR="00C27CA2" w:rsidRDefault="00C27CA2" w:rsidP="00C27CA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genetic reagent (</w:t>
            </w:r>
            <w: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D. melanogaster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A9BF68" w14:textId="34AB2A03" w:rsidR="00C27CA2" w:rsidRDefault="00C27CA2" w:rsidP="00C27CA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Oregon-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20B53F" w14:textId="378A273D" w:rsidR="00C27CA2" w:rsidRDefault="000604C5" w:rsidP="00C27CA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D62222" w14:textId="5F31C211" w:rsidR="00C27CA2" w:rsidRDefault="00C27CA2" w:rsidP="00C27CA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BDSC: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25211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; </w:t>
            </w: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2521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E82994" w14:textId="4D7C6BA6" w:rsidR="00C27CA2" w:rsidRDefault="00C27CA2" w:rsidP="000604C5"/>
        </w:tc>
      </w:tr>
      <w:tr w:rsidR="00C27CA2" w14:paraId="1F99C03C" w14:textId="77777777" w:rsidTr="00B159C3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F472DD" w14:textId="12A17321" w:rsidR="00C27CA2" w:rsidRDefault="00C27CA2" w:rsidP="00C27CA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genetic reagent (</w:t>
            </w:r>
            <w:r>
              <w:rPr>
                <w:rFonts w:ascii="Arial" w:hAnsi="Arial" w:cs="Arial"/>
                <w:i/>
                <w:iCs/>
                <w:color w:val="000000"/>
                <w:sz w:val="22"/>
                <w:szCs w:val="22"/>
              </w:rPr>
              <w:t>D. melanogaster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E759E1" w14:textId="236B377B" w:rsidR="00C27CA2" w:rsidRDefault="00C27CA2" w:rsidP="00C27CA2">
            <w:pPr>
              <w:pStyle w:val="NormalWeb"/>
              <w:spacing w:before="0" w:beforeAutospacing="0" w:after="0" w:afterAutospacing="0"/>
              <w:ind w:left="120" w:right="120"/>
            </w:pPr>
            <w:r w:rsidRPr="00C27CA2">
              <w:rPr>
                <w:rFonts w:ascii="Arial" w:hAnsi="Arial" w:cs="Arial"/>
                <w:i/>
                <w:color w:val="000000"/>
                <w:sz w:val="22"/>
                <w:szCs w:val="22"/>
              </w:rPr>
              <w:t>N</w:t>
            </w:r>
            <w:r w:rsidRPr="00C27CA2">
              <w:rPr>
                <w:rFonts w:ascii="Arial" w:hAnsi="Arial" w:cs="Arial"/>
                <w:i/>
                <w:color w:val="000000"/>
                <w:sz w:val="22"/>
                <w:szCs w:val="22"/>
                <w:vertAlign w:val="superscript"/>
              </w:rPr>
              <w:t>55e1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700585" w14:textId="3A14CBB0" w:rsidR="00C27CA2" w:rsidRDefault="000604C5" w:rsidP="00C27CA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90B808" w14:textId="311752D4" w:rsidR="00C27CA2" w:rsidRDefault="00C27CA2" w:rsidP="00C27CA2">
            <w:r w:rsidRPr="00C27CA2">
              <w:rPr>
                <w:rFonts w:ascii="Arial" w:hAnsi="Arial" w:cs="Arial"/>
                <w:color w:val="000000"/>
                <w:sz w:val="22"/>
                <w:szCs w:val="22"/>
              </w:rPr>
              <w:t>RRID:BDSC_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2881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F0AFED" w14:textId="008444A1" w:rsidR="00C27CA2" w:rsidRDefault="00C27CA2" w:rsidP="000604C5"/>
        </w:tc>
      </w:tr>
      <w:tr w:rsidR="00C27CA2" w14:paraId="3F9EAB49" w14:textId="77777777" w:rsidTr="00B159C3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708CEB" w14:textId="56CA7EBF" w:rsidR="00C27CA2" w:rsidRPr="000604C5" w:rsidRDefault="00C27CA2" w:rsidP="00C27C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DB0C61" w14:textId="34422CFA" w:rsidR="00C27CA2" w:rsidRPr="000604C5" w:rsidRDefault="000604C5" w:rsidP="00C27CA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NRE-GF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76CC7E" w14:textId="5308B02A" w:rsidR="00C27CA2" w:rsidRDefault="000604C5" w:rsidP="00C27CA2">
            <w:pPr>
              <w:pStyle w:val="NormalWeb"/>
              <w:spacing w:before="0" w:beforeAutospacing="0" w:after="0" w:afterAutospacing="0"/>
              <w:ind w:left="120" w:right="120"/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8FBCCA" w14:textId="120879EC" w:rsidR="00C27CA2" w:rsidRDefault="000604C5" w:rsidP="00C27CA2">
            <w:pPr>
              <w:pStyle w:val="NormalWeb"/>
              <w:spacing w:before="0" w:beforeAutospacing="0" w:after="0" w:afterAutospacing="0"/>
              <w:ind w:left="120" w:right="120"/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3072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4A6202" w14:textId="0D9A57E6" w:rsidR="00C27CA2" w:rsidRDefault="00C27CA2" w:rsidP="00C27CA2">
            <w:pPr>
              <w:pStyle w:val="NormalWeb"/>
              <w:spacing w:before="0" w:beforeAutospacing="0" w:after="0" w:afterAutospacing="0"/>
              <w:ind w:left="120" w:right="120"/>
            </w:pPr>
          </w:p>
        </w:tc>
      </w:tr>
      <w:tr w:rsidR="000604C5" w14:paraId="0BBF2630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5B18D1" w14:textId="12D1C77F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D3EA5C" w14:textId="424C6416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UAS-NICD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D29C7F" w14:textId="4B978080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CA7C25" w14:textId="141F8EE9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5200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096046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2041B741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E292B3" w14:textId="7973E045" w:rsidR="000604C5" w:rsidRP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22B045" w14:textId="29792CD5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10Xstat-GF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D13FB3" w14:textId="7388B05B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85A0F3" w14:textId="543946AA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2619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7C6BD5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70363876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1D2D5D" w14:textId="71D159C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622C5E" w14:textId="07A53595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tsh</w:t>
            </w:r>
            <w:proofErr w:type="spellEnd"/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-lacZ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4CD4FC" w14:textId="26C31256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93A24A" w14:textId="73C9571C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1137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C5B179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1A7C35BD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F7062C" w14:textId="387361C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B4C13E" w14:textId="136B8B62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Alp4</w:t>
            </w: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-lacZ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6639B8" w14:textId="2B7D3AFF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C12BA6" w14:textId="1B02B9C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1228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B4570C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0E6A7B55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DCA5D2" w14:textId="7EAFFD72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D235DE" w14:textId="142082AF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Diap1</w:t>
            </w: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-lacZ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69518E" w14:textId="161B1A15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6A6823" w14:textId="26752FD5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12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09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29DF5C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75B8DE97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744C5D" w14:textId="51B66028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A26E2A" w14:textId="307E9F4E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ex</w:t>
            </w: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-lacZ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692E21" w14:textId="2E00190D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1B7EE8" w14:textId="421AB1CF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4424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E058BB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05032222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D87EF2" w14:textId="3C1DA1DB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8AC7BB" w14:textId="6600522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UAS-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myrRFP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1D2526" w14:textId="73FC254F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27294D" w14:textId="4A36512D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3222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684A9C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5F01E5B8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D7BE5C" w14:textId="38AD37DE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AECE0D" w14:textId="3D3F3963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UAS-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ct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23A1A9" w14:textId="3EE3F71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FDC18A" w14:textId="76211913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36496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F68965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43E2647E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D8B96C" w14:textId="7CEC1F2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4E39E1" w14:textId="6355F18F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ct</w:t>
            </w:r>
            <w:proofErr w:type="spellEnd"/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-RNAi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0F37D0" w14:textId="477B8F8D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DD26EA" w14:textId="747CA22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2962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2ABEB1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78B5FEFB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175638" w14:textId="2A0B2666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536AB9" w14:textId="209FAC22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UAS-</w:t>
            </w:r>
            <w:proofErr w:type="spellStart"/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rpr,hid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3226E2" w14:textId="4CCCAB28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(Zhou et al., 1997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0A6053" w14:textId="62CEEDED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1E4125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63C6D95D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EBA876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AA7C2E" w14:textId="7D528C08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N</w:t>
            </w: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-RNAi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6AA4DD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4375F2" w14:textId="6403B3D5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3564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109F94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730F679A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16CE16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ED2EC8" w14:textId="63CAA7A0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UAS-Rac1.N1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289430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C9ADB5" w14:textId="3242E5C4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629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19E267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74F6E2A5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066526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63335A" w14:textId="61B1613E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FRT</w:t>
            </w: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  <w:vertAlign w:val="superscript"/>
              </w:rPr>
              <w:t>19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B5E7A6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84B0FB" w14:textId="418FC484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170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8679AE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62425B7D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61DD5C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75F15B" w14:textId="35F9D59E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FRT</w:t>
            </w:r>
            <w:r>
              <w:rPr>
                <w:rFonts w:ascii="Arial" w:hAnsi="Arial" w:cs="Arial"/>
                <w:i/>
                <w:color w:val="000000"/>
                <w:sz w:val="22"/>
                <w:szCs w:val="22"/>
                <w:vertAlign w:val="superscript"/>
              </w:rPr>
              <w:t>42D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B90F39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89A50C" w14:textId="6F446C9D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180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8D7EB3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55B06FBC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BCA8AC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9F954B" w14:textId="4285D5A9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Act5C&gt;stop&gt;lacZ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2F2AAC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84ECD1" w14:textId="6CE9C5C9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635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7DC9B8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5DFDDD24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D95053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EB63F6" w14:textId="6E239C68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UAS-FL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6685BF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25BEC4" w14:textId="33F71CF9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453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141888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74AD2C3C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198FB5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AB0698" w14:textId="72B98A72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Puc</w:t>
            </w: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  <w:vertAlign w:val="superscript"/>
              </w:rPr>
              <w:t>E69</w:t>
            </w: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-Gal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28C82A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93D005" w14:textId="633D913D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676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A024B6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06F7245A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FCAD1C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89BF66" w14:textId="01F4C6B0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c507</w:t>
            </w: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-Gal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8076AF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560520" w14:textId="3A453B6C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3084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0F3F2A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0346690F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16E36E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1FB845" w14:textId="25203DA6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Uro</w:t>
            </w: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-Gal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ED150B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4D2900" w14:textId="2508F102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44416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2AD552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75BF69A7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1290CC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49CF5B" w14:textId="45BCE7C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tsh</w:t>
            </w: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-Gal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A4A974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05A759" w14:textId="149B5F6A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304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F1E3DD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35C7A069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8B6DA7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FA8E8F" w14:textId="047E25EB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esg</w:t>
            </w: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-Gal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3BFD8E" w14:textId="33DC86BD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604C5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(</w:t>
            </w:r>
            <w:proofErr w:type="spellStart"/>
            <w:r w:rsidRPr="000604C5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Micchelli</w:t>
            </w:r>
            <w:proofErr w:type="spellEnd"/>
            <w:r w:rsidRPr="000604C5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 xml:space="preserve"> and </w:t>
            </w:r>
            <w:proofErr w:type="spellStart"/>
            <w:r w:rsidRPr="000604C5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Perrimon</w:t>
            </w:r>
            <w:proofErr w:type="spellEnd"/>
            <w:r w:rsidRPr="000604C5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, 2006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7B294C" w14:textId="768165F6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EC13FE" w14:textId="77777777" w:rsidR="000604C5" w:rsidRDefault="000604C5" w:rsidP="000604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3847A148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74BD9B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9A9881" w14:textId="0AC51B15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cad</w:t>
            </w: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-Gal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D98BB7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D1D92D" w14:textId="66640E09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304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856A31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2620ED6C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032BF0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B9556E" w14:textId="7BE6757E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t</w:t>
            </w:r>
            <w:r w:rsidR="0082076D">
              <w:rPr>
                <w:rFonts w:ascii="Arial" w:hAnsi="Arial" w:cs="Arial"/>
                <w:i/>
                <w:color w:val="000000"/>
                <w:sz w:val="22"/>
                <w:szCs w:val="22"/>
              </w:rPr>
              <w:t>ub</w:t>
            </w: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-Gal</w:t>
            </w:r>
            <w:r w:rsidR="0082076D">
              <w:rPr>
                <w:rFonts w:ascii="Arial" w:hAnsi="Arial" w:cs="Arial"/>
                <w:i/>
                <w:color w:val="000000"/>
                <w:sz w:val="22"/>
                <w:szCs w:val="22"/>
              </w:rPr>
              <w:t>80</w:t>
            </w:r>
            <w:r w:rsidR="0082076D" w:rsidRPr="0082076D">
              <w:rPr>
                <w:rFonts w:ascii="Arial" w:hAnsi="Arial" w:cs="Arial"/>
                <w:i/>
                <w:color w:val="000000"/>
                <w:sz w:val="22"/>
                <w:szCs w:val="22"/>
                <w:vertAlign w:val="superscript"/>
              </w:rPr>
              <w:t>t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0F1C21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B6D62F" w14:textId="33253B74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 w:rsidR="0082076D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701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43ABC2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0604C5" w14:paraId="55FC7587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4107B3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D13219" w14:textId="28DF13C3" w:rsidR="000604C5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tub</w:t>
            </w: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-Gal</w:t>
            </w: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80</w:t>
            </w:r>
            <w:r w:rsidRPr="0082076D">
              <w:rPr>
                <w:rFonts w:ascii="Arial" w:hAnsi="Arial" w:cs="Arial"/>
                <w:i/>
                <w:color w:val="000000"/>
                <w:sz w:val="22"/>
                <w:szCs w:val="22"/>
                <w:vertAlign w:val="superscript"/>
              </w:rPr>
              <w:t>t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7BBB47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CC7698" w14:textId="239A5B99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 w:rsidR="0082076D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701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EEA352" w14:textId="77777777" w:rsidR="000604C5" w:rsidRDefault="000604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82076D" w14:paraId="16D9296C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3595BB" w14:textId="77777777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BE1109" w14:textId="51E1B160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Df31</w:t>
            </w:r>
            <w:r w:rsidRPr="000604C5">
              <w:rPr>
                <w:rFonts w:ascii="Arial" w:hAnsi="Arial" w:cs="Arial"/>
                <w:i/>
                <w:color w:val="000000"/>
                <w:sz w:val="22"/>
                <w:szCs w:val="22"/>
              </w:rPr>
              <w:t>-G</w:t>
            </w: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F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A0418B" w14:textId="77E89813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(</w:t>
            </w:r>
            <w:proofErr w:type="spellStart"/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uszczak</w:t>
            </w:r>
            <w:proofErr w:type="spellEnd"/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 xml:space="preserve"> et al., 2007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FF189B" w14:textId="0554D452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5FEB78" w14:textId="77777777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82076D" w14:paraId="140FD32D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2FCFEE" w14:textId="77777777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48B127" w14:textId="794CC05A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Pvr</w:t>
            </w:r>
            <w:proofErr w:type="spellEnd"/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-GF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774262" w14:textId="77777777" w:rsidR="0082076D" w:rsidRP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82076D">
              <w:rPr>
                <w:rFonts w:ascii="Arial" w:hAnsi="Arial" w:cs="Arial"/>
                <w:color w:val="212121"/>
                <w:sz w:val="22"/>
                <w:szCs w:val="22"/>
              </w:rPr>
              <w:t xml:space="preserve">Vienna Drosophila Resource </w:t>
            </w:r>
            <w:proofErr w:type="spellStart"/>
            <w:r w:rsidRPr="0082076D">
              <w:rPr>
                <w:rFonts w:ascii="Arial" w:hAnsi="Arial" w:cs="Arial"/>
                <w:color w:val="212121"/>
                <w:sz w:val="22"/>
                <w:szCs w:val="22"/>
              </w:rPr>
              <w:t>Center</w:t>
            </w:r>
            <w:proofErr w:type="spellEnd"/>
          </w:p>
          <w:p w14:paraId="75C1213F" w14:textId="25CBB79A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(VDRC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25664D" w14:textId="2DC3555F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VDRC</w:t>
            </w: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31816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D2478D" w14:textId="77777777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82076D" w14:paraId="4C9640A7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252F01" w14:textId="77777777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89020B" w14:textId="6A09C321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i/>
                <w:color w:val="000000"/>
                <w:sz w:val="22"/>
                <w:szCs w:val="22"/>
              </w:rPr>
              <w:t>UAS-upd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20412E" w14:textId="2E9395F7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82076D">
              <w:rPr>
                <w:rFonts w:ascii="Arial" w:hAnsi="Arial" w:cs="Arial"/>
                <w:color w:val="212121"/>
                <w:sz w:val="22"/>
                <w:szCs w:val="22"/>
              </w:rPr>
              <w:t>J. Urban (X. Chen lab, JHU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714BBE" w14:textId="138FB08B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737D2F" w14:textId="77777777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82076D" w14:paraId="1F07E8C3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3B1292" w14:textId="77777777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4444F3" w14:textId="425FEAE2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82076D">
              <w:rPr>
                <w:rFonts w:ascii="Arial" w:hAnsi="Arial" w:cs="Arial"/>
                <w:i/>
                <w:color w:val="000000"/>
                <w:sz w:val="22"/>
                <w:szCs w:val="22"/>
              </w:rPr>
              <w:t>UAS-rCD2.RFP,UAS-GFPi, FRT40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161D48" w14:textId="77777777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6E286D" w14:textId="4EBB9001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56184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11AC32" w14:textId="77777777" w:rsidR="0082076D" w:rsidRDefault="0082076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82076D" w14:paraId="35195DEA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D6C0AB" w14:textId="77777777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AA3BAE" w14:textId="1D92A780" w:rsidR="0082076D" w:rsidRP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82076D">
              <w:rPr>
                <w:rFonts w:ascii="Arial" w:hAnsi="Arial" w:cs="Arial"/>
                <w:i/>
                <w:color w:val="000000"/>
                <w:sz w:val="22"/>
                <w:szCs w:val="22"/>
              </w:rPr>
              <w:t>UAS-rCD8.GFP,UAS-rCD2i,FRT40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C08111" w14:textId="77777777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9B4A19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BDS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243095" w14:textId="466CB857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C27CA2"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RRID:BDSC_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val="en-US" w:eastAsia="zh-CN"/>
              </w:rPr>
              <w:t>5618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68A1F0" w14:textId="77777777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</w:tr>
      <w:tr w:rsidR="0082076D" w14:paraId="758377AC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3498CD" w14:textId="77777777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0604C5">
              <w:rPr>
                <w:rFonts w:ascii="Arial" w:hAnsi="Arial" w:cs="Arial"/>
                <w:color w:val="000000"/>
                <w:sz w:val="22"/>
                <w:szCs w:val="22"/>
              </w:rPr>
              <w:t>genetic reagent (D. melanogaster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D6AC30" w14:textId="6EA2EAF2" w:rsidR="0082076D" w:rsidRPr="00AF3D2A" w:rsidRDefault="00271052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AF3D2A">
              <w:rPr>
                <w:rFonts w:ascii="Arial" w:hAnsi="Arial" w:cs="Arial"/>
                <w:i/>
                <w:color w:val="000000"/>
                <w:sz w:val="22"/>
                <w:szCs w:val="22"/>
              </w:rPr>
              <w:t>42D-MARC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98A4BA" w14:textId="6873ADC5" w:rsidR="0082076D" w:rsidRPr="00AF3D2A" w:rsidRDefault="00271052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AF3D2A">
              <w:rPr>
                <w:rFonts w:ascii="Arial" w:hAnsi="Arial" w:cs="Arial"/>
                <w:color w:val="000000"/>
                <w:sz w:val="22"/>
                <w:szCs w:val="22"/>
              </w:rPr>
              <w:t>(</w:t>
            </w:r>
            <w:r w:rsidRPr="00AF3D2A">
              <w:rPr>
                <w:rFonts w:ascii="Arial" w:hAnsi="Arial" w:cs="Arial"/>
                <w:color w:val="000000"/>
                <w:sz w:val="22"/>
                <w:szCs w:val="22"/>
              </w:rPr>
              <w:t xml:space="preserve">Fox and </w:t>
            </w:r>
            <w:proofErr w:type="spellStart"/>
            <w:r w:rsidRPr="00AF3D2A">
              <w:rPr>
                <w:rFonts w:ascii="Arial" w:hAnsi="Arial" w:cs="Arial"/>
                <w:color w:val="000000"/>
                <w:sz w:val="22"/>
                <w:szCs w:val="22"/>
              </w:rPr>
              <w:t>Spradling</w:t>
            </w:r>
            <w:proofErr w:type="spellEnd"/>
            <w:r w:rsidRPr="00AF3D2A">
              <w:rPr>
                <w:rFonts w:ascii="Arial" w:hAnsi="Arial" w:cs="Arial"/>
                <w:color w:val="000000"/>
                <w:sz w:val="22"/>
                <w:szCs w:val="22"/>
              </w:rPr>
              <w:t>,</w:t>
            </w:r>
            <w:r w:rsidRPr="00AF3D2A">
              <w:rPr>
                <w:rFonts w:ascii="Arial" w:hAnsi="Arial" w:cs="Arial"/>
                <w:color w:val="000000"/>
                <w:sz w:val="22"/>
                <w:szCs w:val="22"/>
              </w:rPr>
              <w:t xml:space="preserve"> 2009</w:t>
            </w:r>
            <w:r w:rsidRPr="00AF3D2A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F42DA5" w14:textId="7B1C31BC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87BDA6" w14:textId="43492740" w:rsidR="0082076D" w:rsidRDefault="00271052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270D58">
              <w:rPr>
                <w:color w:val="000000"/>
              </w:rPr>
              <w:t xml:space="preserve">UAS-cd8GFP </w:t>
            </w:r>
            <w:proofErr w:type="spellStart"/>
            <w:r w:rsidRPr="00270D58">
              <w:rPr>
                <w:color w:val="000000"/>
              </w:rPr>
              <w:t>hsFlp</w:t>
            </w:r>
            <w:proofErr w:type="spellEnd"/>
            <w:r w:rsidRPr="00270D58">
              <w:rPr>
                <w:color w:val="000000"/>
              </w:rPr>
              <w:t>; FRT</w:t>
            </w:r>
            <w:r w:rsidRPr="00270D58">
              <w:rPr>
                <w:i/>
                <w:iCs/>
                <w:color w:val="000000"/>
                <w:vertAlign w:val="superscript"/>
              </w:rPr>
              <w:t>42D</w:t>
            </w:r>
            <w:r w:rsidRPr="00270D58">
              <w:rPr>
                <w:i/>
                <w:iCs/>
                <w:color w:val="000000"/>
              </w:rPr>
              <w:t xml:space="preserve"> tub-Gal80; tub-Gal4/TM6B, Tb</w:t>
            </w:r>
          </w:p>
        </w:tc>
      </w:tr>
      <w:tr w:rsidR="0082076D" w14:paraId="6B1C5A69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1DF114" w14:textId="5F537295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B652C6" w14:textId="7668BF97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anti-</w:t>
            </w:r>
            <w:r w:rsidR="00AF3D2A">
              <w:rPr>
                <w:rFonts w:ascii="Arial" w:hAnsi="Arial" w:cs="Arial"/>
                <w:color w:val="212121"/>
                <w:sz w:val="22"/>
                <w:szCs w:val="22"/>
              </w:rPr>
              <w:t>Cut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 (</w:t>
            </w:r>
            <w:r w:rsidR="00AF3D2A">
              <w:rPr>
                <w:rFonts w:ascii="Arial" w:hAnsi="Arial" w:cs="Arial"/>
                <w:color w:val="212121"/>
                <w:sz w:val="22"/>
                <w:szCs w:val="22"/>
              </w:rPr>
              <w:t>mouse monoclonal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924CD8" w14:textId="4C1C6ECE" w:rsidR="0082076D" w:rsidRDefault="00AF3D2A" w:rsidP="0082076D">
            <w:pPr>
              <w:pStyle w:val="NormalWeb"/>
              <w:spacing w:before="0" w:beforeAutospacing="0" w:after="0" w:afterAutospacing="0"/>
              <w:ind w:left="120" w:right="120"/>
            </w:pPr>
            <w:proofErr w:type="spellStart"/>
            <w:r w:rsidRPr="00AF3D2A">
              <w:rPr>
                <w:rFonts w:ascii="Arial" w:hAnsi="Arial" w:cs="Arial"/>
                <w:color w:val="000000"/>
                <w:sz w:val="22"/>
                <w:szCs w:val="22"/>
              </w:rPr>
              <w:t>Developemental</w:t>
            </w:r>
            <w:proofErr w:type="spellEnd"/>
            <w:r w:rsidRPr="00AF3D2A">
              <w:rPr>
                <w:rFonts w:ascii="Arial" w:hAnsi="Arial" w:cs="Arial"/>
                <w:color w:val="000000"/>
                <w:sz w:val="22"/>
                <w:szCs w:val="22"/>
              </w:rPr>
              <w:t xml:space="preserve"> Studies Hybridoma Bank (DSHB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0657D1" w14:textId="77777777" w:rsidR="00AF3D2A" w:rsidRPr="000365F2" w:rsidRDefault="00AF3D2A" w:rsidP="00BC12B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 xml:space="preserve">Cat#2B10; RRID: </w:t>
            </w:r>
            <w:hyperlink r:id="rId4" w:tgtFrame="_blank" w:history="1">
              <w:r w:rsidRPr="000365F2">
                <w:rPr>
                  <w:rFonts w:ascii="Arial" w:hAnsi="Arial" w:cs="Arial"/>
                  <w:color w:val="212121"/>
                  <w:sz w:val="22"/>
                  <w:szCs w:val="22"/>
                </w:rPr>
                <w:t>AB_528186</w:t>
              </w:r>
            </w:hyperlink>
          </w:p>
          <w:p w14:paraId="089AEF49" w14:textId="43A66F3D" w:rsidR="0082076D" w:rsidRPr="000365F2" w:rsidRDefault="0082076D" w:rsidP="0082076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DA7DE4" w14:textId="3D907A35" w:rsidR="0082076D" w:rsidRDefault="0082076D" w:rsidP="0082076D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</w:t>
            </w:r>
            <w:r w:rsidR="00BC12B1">
              <w:rPr>
                <w:rFonts w:ascii="Arial" w:hAnsi="Arial" w:cs="Arial"/>
                <w:color w:val="212121"/>
                <w:sz w:val="22"/>
                <w:szCs w:val="22"/>
              </w:rPr>
              <w:t>2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0)</w:t>
            </w:r>
          </w:p>
        </w:tc>
      </w:tr>
      <w:tr w:rsidR="00BC12B1" w14:paraId="37EFBBF1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25E873" w14:textId="77777777" w:rsidR="00BC12B1" w:rsidRDefault="00BC12B1" w:rsidP="00BC12B1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53444A" w14:textId="0ED56809" w:rsidR="00BC12B1" w:rsidRDefault="00BC12B1" w:rsidP="00BC12B1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anti-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Dl 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(mouse mono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6FB3C8" w14:textId="3F5FB062" w:rsidR="00BC12B1" w:rsidRDefault="00BC12B1" w:rsidP="00BC12B1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DSH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699B39" w14:textId="04476A24" w:rsidR="00BC12B1" w:rsidRPr="000365F2" w:rsidRDefault="00BC12B1" w:rsidP="00BC12B1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 xml:space="preserve">Cat#C594.9B; RRID: </w:t>
            </w:r>
            <w:hyperlink r:id="rId5" w:tgtFrame="_blank" w:history="1">
              <w:r w:rsidRPr="000365F2">
                <w:rPr>
                  <w:rFonts w:ascii="Arial" w:hAnsi="Arial" w:cs="Arial"/>
                  <w:color w:val="212121"/>
                  <w:sz w:val="22"/>
                  <w:szCs w:val="22"/>
                </w:rPr>
                <w:t>AB_528194</w:t>
              </w:r>
            </w:hyperlink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74D3D7" w14:textId="493A868C" w:rsidR="00BC12B1" w:rsidRDefault="00BC12B1" w:rsidP="00BC12B1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1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0)</w:t>
            </w:r>
          </w:p>
        </w:tc>
      </w:tr>
      <w:tr w:rsidR="00BC12B1" w14:paraId="7D0EA744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BF6063" w14:textId="77777777" w:rsidR="00BC12B1" w:rsidRDefault="00BC12B1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E193B4" w14:textId="756F5C6C" w:rsidR="00BC12B1" w:rsidRDefault="00BC12B1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anti-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NECD 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(mouse mono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EC1CDC" w14:textId="77777777" w:rsidR="00BC12B1" w:rsidRDefault="00BC12B1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DSH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1BEDCD" w14:textId="0D3673D8" w:rsidR="00BC12B1" w:rsidRPr="000365F2" w:rsidRDefault="00BC12B1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 xml:space="preserve">Cat#C458.2H; RRID: </w:t>
            </w:r>
            <w:hyperlink r:id="rId6" w:tgtFrame="_blank" w:history="1">
              <w:r w:rsidRPr="000365F2">
                <w:rPr>
                  <w:rFonts w:ascii="Arial" w:hAnsi="Arial" w:cs="Arial"/>
                  <w:color w:val="212121"/>
                  <w:sz w:val="22"/>
                  <w:szCs w:val="22"/>
                </w:rPr>
                <w:t>AB_528</w:t>
              </w:r>
              <w:r w:rsidRPr="000365F2">
                <w:rPr>
                  <w:rFonts w:ascii="Arial" w:hAnsi="Arial" w:cs="Arial"/>
                  <w:color w:val="212121"/>
                  <w:sz w:val="22"/>
                  <w:szCs w:val="22"/>
                </w:rPr>
                <w:t>4</w:t>
              </w:r>
              <w:r w:rsidRPr="000365F2">
                <w:rPr>
                  <w:rFonts w:ascii="Arial" w:hAnsi="Arial" w:cs="Arial"/>
                  <w:color w:val="212121"/>
                  <w:sz w:val="22"/>
                  <w:szCs w:val="22"/>
                </w:rPr>
                <w:t>08</w:t>
              </w:r>
            </w:hyperlink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7EAF0F" w14:textId="77777777" w:rsidR="00BC12B1" w:rsidRDefault="00BC12B1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10)</w:t>
            </w:r>
          </w:p>
        </w:tc>
      </w:tr>
      <w:tr w:rsidR="000365F2" w14:paraId="3F380FA4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9C4E29" w14:textId="77777777" w:rsidR="000365F2" w:rsidRDefault="000365F2" w:rsidP="000365F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6F460B" w14:textId="7C0AF6DF" w:rsidR="000365F2" w:rsidRDefault="000365F2" w:rsidP="000365F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anti-</w:t>
            </w: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sym w:font="Symbol" w:char="F062"/>
            </w: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>-Gal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(mouse mono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DF1B52" w14:textId="211375AB" w:rsidR="000365F2" w:rsidRPr="000365F2" w:rsidRDefault="000365F2" w:rsidP="000365F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>Promeg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27CE11" w14:textId="1E2FFE43" w:rsidR="000365F2" w:rsidRPr="000365F2" w:rsidRDefault="000365F2" w:rsidP="000365F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>Cat#Z3781; AB_43087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191B45" w14:textId="38DE5FC1" w:rsidR="000365F2" w:rsidRDefault="000365F2" w:rsidP="000365F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100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0)</w:t>
            </w:r>
          </w:p>
        </w:tc>
      </w:tr>
      <w:tr w:rsidR="000365F2" w14:paraId="4AF22835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2C1393" w14:textId="77777777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F7B3EF" w14:textId="4B4ABE2B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anti-</w:t>
            </w: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sym w:font="Symbol" w:char="F062"/>
            </w: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>-Gal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 (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rabbit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poly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BEC73E" w14:textId="33C2F303" w:rsidR="000365F2" w:rsidRP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color w:val="212121"/>
                <w:sz w:val="22"/>
                <w:szCs w:val="22"/>
              </w:rPr>
              <w:t>Cappel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EE7342" w14:textId="478F2FC1" w:rsidR="000365F2" w:rsidRP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>Cat#55976; AB_231370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C88DBC" w14:textId="200EB918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2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000)</w:t>
            </w:r>
          </w:p>
        </w:tc>
      </w:tr>
      <w:tr w:rsidR="000365F2" w14:paraId="308E1C12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F567D9" w14:textId="77777777" w:rsidR="000365F2" w:rsidRDefault="000365F2" w:rsidP="000365F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9DE6AC" w14:textId="27E76DEC" w:rsidR="000365F2" w:rsidRDefault="000365F2" w:rsidP="000365F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a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nti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-GFP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 (rabbit poly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36D2D0" w14:textId="77777777" w:rsidR="000365F2" w:rsidRDefault="000365F2" w:rsidP="000365F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color w:val="212121"/>
                <w:sz w:val="22"/>
                <w:szCs w:val="22"/>
              </w:rPr>
              <w:t>ThermoFisher</w:t>
            </w:r>
            <w:proofErr w:type="spellEnd"/>
          </w:p>
          <w:p w14:paraId="70A70B41" w14:textId="1C428886" w:rsidR="000365F2" w:rsidRPr="000365F2" w:rsidRDefault="000365F2" w:rsidP="000365F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67B459" w14:textId="0B9345FE" w:rsidR="000365F2" w:rsidRPr="000365F2" w:rsidRDefault="000365F2" w:rsidP="000365F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>Cat# A-11122; RRID: AB_22156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7E9E5C" w14:textId="77777777" w:rsidR="000365F2" w:rsidRDefault="000365F2" w:rsidP="000365F2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2000)</w:t>
            </w:r>
          </w:p>
        </w:tc>
      </w:tr>
      <w:tr w:rsidR="000365F2" w14:paraId="5E715F2F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95CD90" w14:textId="77777777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FBF276" w14:textId="1710DA0F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anti-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PH3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 (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mouse 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 poly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5B1386" w14:textId="77777777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Cell </w:t>
            </w:r>
            <w:proofErr w:type="spellStart"/>
            <w:r>
              <w:rPr>
                <w:rFonts w:ascii="Arial" w:hAnsi="Arial" w:cs="Arial"/>
                <w:color w:val="212121"/>
                <w:sz w:val="22"/>
                <w:szCs w:val="22"/>
              </w:rPr>
              <w:t>Signaling</w:t>
            </w:r>
            <w:proofErr w:type="spellEnd"/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 </w:t>
            </w:r>
          </w:p>
          <w:p w14:paraId="6CE64B0F" w14:textId="3688B2B0" w:rsidR="000365F2" w:rsidRP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Technolog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DA65D9" w14:textId="7A91C229" w:rsidR="000365F2" w:rsidRP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>Cat# 9706, RRID:AB_33174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822926" w14:textId="097C2335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5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00)</w:t>
            </w:r>
          </w:p>
        </w:tc>
      </w:tr>
      <w:tr w:rsidR="000365F2" w14:paraId="3B6B58C3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866E6A" w14:textId="77777777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46BA10" w14:textId="7BAA5181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anti-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RFP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 (</w:t>
            </w:r>
            <w:proofErr w:type="spellStart"/>
            <w:r>
              <w:rPr>
                <w:rFonts w:ascii="Arial" w:hAnsi="Arial" w:cs="Arial"/>
                <w:color w:val="212121"/>
                <w:sz w:val="22"/>
                <w:szCs w:val="22"/>
              </w:rPr>
              <w:t>rabit</w:t>
            </w:r>
            <w:proofErr w:type="spellEnd"/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poly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BDE47D" w14:textId="174312E8" w:rsidR="000365F2" w:rsidRP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Rockland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F38439" w14:textId="5BE4D6AD" w:rsidR="000365F2" w:rsidRP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>Cat# 600401379, RRID: AB_220975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245F5E" w14:textId="44949AC7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20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00)</w:t>
            </w:r>
          </w:p>
        </w:tc>
      </w:tr>
      <w:tr w:rsidR="000365F2" w14:paraId="5AA3D945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27A9CD" w14:textId="77777777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A9E4BB" w14:textId="04332520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anti-</w:t>
            </w:r>
            <w:proofErr w:type="spellStart"/>
            <w:r>
              <w:rPr>
                <w:rFonts w:ascii="Arial" w:hAnsi="Arial" w:cs="Arial"/>
                <w:color w:val="212121"/>
                <w:sz w:val="22"/>
                <w:szCs w:val="22"/>
              </w:rPr>
              <w:t>dpErK</w:t>
            </w:r>
            <w:proofErr w:type="spellEnd"/>
            <w:r>
              <w:rPr>
                <w:rFonts w:ascii="Arial" w:hAnsi="Arial" w:cs="Arial"/>
                <w:color w:val="212121"/>
                <w:sz w:val="22"/>
                <w:szCs w:val="22"/>
              </w:rPr>
              <w:t xml:space="preserve"> (mouse  poly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5735CE" w14:textId="35BB882A" w:rsidR="000365F2" w:rsidRP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Sigma-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B7DDE1" w14:textId="25959A8E" w:rsidR="000365F2" w:rsidRP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0365F2">
              <w:rPr>
                <w:rFonts w:ascii="Arial" w:hAnsi="Arial" w:cs="Arial"/>
                <w:color w:val="212121"/>
                <w:sz w:val="22"/>
                <w:szCs w:val="22"/>
              </w:rPr>
              <w:t>Cat# M9692, RRID:AB_26072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C7C381" w14:textId="77777777" w:rsidR="000365F2" w:rsidRDefault="000365F2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500)</w:t>
            </w:r>
          </w:p>
        </w:tc>
      </w:tr>
      <w:tr w:rsidR="004C068D" w14:paraId="7B053096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390ACE" w14:textId="291DA017" w:rsidR="004C068D" w:rsidRDefault="004C068D" w:rsidP="004C068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603F2E" w14:textId="20524568" w:rsidR="004C068D" w:rsidRDefault="004C068D" w:rsidP="004C068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>Alexa 488 goat anti-Mous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428C79" w14:textId="77777777" w:rsidR="004C068D" w:rsidRDefault="004C068D" w:rsidP="004C068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color w:val="212121"/>
                <w:sz w:val="22"/>
                <w:szCs w:val="22"/>
              </w:rPr>
              <w:t>ThermoFisher</w:t>
            </w:r>
            <w:proofErr w:type="spellEnd"/>
          </w:p>
          <w:p w14:paraId="1B647FFC" w14:textId="1613EA4E" w:rsidR="004C068D" w:rsidRDefault="004C068D" w:rsidP="004C068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8EA9D4" w14:textId="60ED34AB" w:rsidR="004C068D" w:rsidRDefault="004C068D" w:rsidP="004C068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>Cat#: A11001; RRID: AB_253406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162E90" w14:textId="03EE099C" w:rsidR="004C068D" w:rsidRDefault="004C068D" w:rsidP="004C068D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00)</w:t>
            </w:r>
          </w:p>
        </w:tc>
      </w:tr>
      <w:tr w:rsidR="004C068D" w14:paraId="3965FF46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D99030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7D3FC7" w14:textId="60EA676E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 xml:space="preserve">Alexa 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56</w:t>
            </w: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>8 goat anti-Mous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0493EE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color w:val="212121"/>
                <w:sz w:val="22"/>
                <w:szCs w:val="22"/>
              </w:rPr>
              <w:t>ThermoFisher</w:t>
            </w:r>
            <w:proofErr w:type="spellEnd"/>
          </w:p>
          <w:p w14:paraId="2DABD4D3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106171" w14:textId="69A5DBE9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>Cat#: A1100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4</w:t>
            </w: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>; RRID: AB_25340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7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770E21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300)</w:t>
            </w:r>
          </w:p>
        </w:tc>
      </w:tr>
      <w:tr w:rsidR="004C068D" w14:paraId="190C9694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FF00DD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D0EF5C" w14:textId="75B51EED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>Alexa 488 goat anti-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Rabbi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7B646E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color w:val="212121"/>
                <w:sz w:val="22"/>
                <w:szCs w:val="22"/>
              </w:rPr>
              <w:t>ThermoFisher</w:t>
            </w:r>
            <w:proofErr w:type="spellEnd"/>
          </w:p>
          <w:p w14:paraId="2BC898CB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9A6C80" w14:textId="4DD8D1E0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>Cat#: A110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34</w:t>
            </w: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>; RRID: AB_25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7627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4152A6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300)</w:t>
            </w:r>
          </w:p>
        </w:tc>
      </w:tr>
      <w:tr w:rsidR="004C068D" w14:paraId="5395046A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F9714D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7C6008" w14:textId="0CCF1525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 xml:space="preserve">Alexa 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56</w:t>
            </w: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>8 goat anti-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Rabbi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7CCA33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color w:val="212121"/>
                <w:sz w:val="22"/>
                <w:szCs w:val="22"/>
              </w:rPr>
              <w:t>ThermoFisher</w:t>
            </w:r>
            <w:proofErr w:type="spellEnd"/>
          </w:p>
          <w:p w14:paraId="0A6608AE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67C252" w14:textId="7600E099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sz w:val="22"/>
                <w:szCs w:val="22"/>
              </w:rPr>
            </w:pP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>Cat#: A110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41</w:t>
            </w:r>
            <w:r w:rsidRPr="004C068D">
              <w:rPr>
                <w:rFonts w:ascii="Arial" w:hAnsi="Arial" w:cs="Arial"/>
                <w:color w:val="212121"/>
                <w:sz w:val="22"/>
                <w:szCs w:val="22"/>
              </w:rPr>
              <w:t>; RRID: AB_25340</w:t>
            </w:r>
            <w:r>
              <w:rPr>
                <w:rFonts w:ascii="Arial" w:hAnsi="Arial" w:cs="Arial"/>
                <w:color w:val="212121"/>
                <w:sz w:val="22"/>
                <w:szCs w:val="22"/>
              </w:rPr>
              <w:t>9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9685BA" w14:textId="77777777" w:rsidR="004C068D" w:rsidRDefault="004C068D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IF(1:300)</w:t>
            </w:r>
          </w:p>
        </w:tc>
      </w:tr>
      <w:tr w:rsidR="00E21F01" w14:paraId="1C329801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02994F" w14:textId="17E5C707" w:rsidR="00E21F01" w:rsidRDefault="00E21F01" w:rsidP="00E21F01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>c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C053B3" w14:textId="13217121" w:rsidR="00E21F01" w:rsidRDefault="00E21F01" w:rsidP="00E21F01">
            <w:pPr>
              <w:pStyle w:val="NormalWeb"/>
              <w:spacing w:before="0" w:beforeAutospacing="0" w:after="0" w:afterAutospacing="0"/>
              <w:ind w:left="120" w:right="120"/>
            </w:pPr>
            <w:r w:rsidRPr="00E21F01">
              <w:rPr>
                <w:rFonts w:ascii="Arial" w:hAnsi="Arial" w:cs="Arial"/>
                <w:color w:val="212121"/>
                <w:sz w:val="22"/>
                <w:szCs w:val="22"/>
              </w:rPr>
              <w:t>Click-</w:t>
            </w:r>
            <w:proofErr w:type="spellStart"/>
            <w:r w:rsidRPr="00E21F01">
              <w:rPr>
                <w:rFonts w:ascii="Arial" w:hAnsi="Arial" w:cs="Arial"/>
                <w:color w:val="212121"/>
                <w:sz w:val="22"/>
                <w:szCs w:val="22"/>
              </w:rPr>
              <w:t>iT</w:t>
            </w:r>
            <w:proofErr w:type="spellEnd"/>
            <w:r w:rsidRPr="00E21F01">
              <w:rPr>
                <w:rFonts w:ascii="Arial" w:hAnsi="Arial" w:cs="Arial"/>
                <w:color w:val="212121"/>
                <w:sz w:val="22"/>
                <w:szCs w:val="22"/>
              </w:rPr>
              <w:t xml:space="preserve">™ </w:t>
            </w:r>
            <w:proofErr w:type="spellStart"/>
            <w:r w:rsidRPr="00E21F01">
              <w:rPr>
                <w:rFonts w:ascii="Arial" w:hAnsi="Arial" w:cs="Arial"/>
                <w:color w:val="212121"/>
                <w:sz w:val="22"/>
                <w:szCs w:val="22"/>
              </w:rPr>
              <w:t>EdU</w:t>
            </w:r>
            <w:proofErr w:type="spellEnd"/>
            <w:r w:rsidRPr="00E21F01">
              <w:rPr>
                <w:rFonts w:ascii="Arial" w:hAnsi="Arial" w:cs="Arial"/>
                <w:color w:val="212121"/>
                <w:sz w:val="22"/>
                <w:szCs w:val="22"/>
              </w:rPr>
              <w:t xml:space="preserve"> Cell Proliferation Kit for Imaging, Alexa Fluor™ 488 dy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57D85C" w14:textId="2267966E" w:rsidR="00E21F01" w:rsidRDefault="00E21F01" w:rsidP="00E21F01">
            <w:pPr>
              <w:pStyle w:val="NormalWeb"/>
              <w:spacing w:before="0" w:beforeAutospacing="0" w:after="0" w:afterAutospacing="0"/>
              <w:ind w:left="120" w:right="120"/>
            </w:pPr>
            <w:proofErr w:type="spellStart"/>
            <w:r>
              <w:rPr>
                <w:rFonts w:ascii="Arial" w:hAnsi="Arial" w:cs="Arial"/>
                <w:color w:val="212121"/>
                <w:sz w:val="22"/>
                <w:szCs w:val="22"/>
              </w:rPr>
              <w:t>ThermoFish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579D9E" w14:textId="33DF1569" w:rsidR="00E21F01" w:rsidRDefault="00E21F01" w:rsidP="00E21F01">
            <w:pPr>
              <w:pStyle w:val="NormalWeb"/>
              <w:spacing w:before="0" w:beforeAutospacing="0" w:after="0" w:afterAutospacing="0"/>
              <w:ind w:left="120" w:right="120"/>
            </w:pPr>
            <w:r w:rsidRPr="00E21F01">
              <w:rPr>
                <w:rFonts w:ascii="Arial" w:hAnsi="Arial" w:cs="Arial"/>
                <w:color w:val="212121"/>
                <w:sz w:val="22"/>
                <w:szCs w:val="22"/>
              </w:rPr>
              <w:t>Cat#C1033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BE2231" w14:textId="55E42FD7" w:rsidR="00E21F01" w:rsidRDefault="00E21F01" w:rsidP="00E21F01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E21F01" w14:paraId="703B035F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E4A79E" w14:textId="77777777" w:rsidR="00E21F01" w:rsidRDefault="00E21F01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c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FF4B31" w14:textId="1F46EEAD" w:rsidR="00E21F01" w:rsidRDefault="00E21F01" w:rsidP="00FD2A7F">
            <w:pPr>
              <w:pStyle w:val="NormalWeb"/>
              <w:spacing w:before="0" w:beforeAutospacing="0" w:after="0" w:afterAutospacing="0"/>
              <w:ind w:left="120" w:right="120"/>
            </w:pPr>
            <w:proofErr w:type="spellStart"/>
            <w:r w:rsidRPr="00E21F01">
              <w:rPr>
                <w:rFonts w:ascii="Arial" w:hAnsi="Arial" w:cs="Arial"/>
                <w:color w:val="000000"/>
                <w:sz w:val="22"/>
                <w:szCs w:val="22"/>
              </w:rPr>
              <w:t>TruSeq</w:t>
            </w:r>
            <w:proofErr w:type="spellEnd"/>
            <w:r w:rsidRPr="00E21F01">
              <w:rPr>
                <w:rFonts w:ascii="Arial" w:hAnsi="Arial" w:cs="Arial"/>
                <w:color w:val="000000"/>
                <w:sz w:val="22"/>
                <w:szCs w:val="22"/>
              </w:rPr>
              <w:t xml:space="preserve"> RNA Library Prep Kit v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F454C5" w14:textId="7C5FD942" w:rsidR="00E21F01" w:rsidRDefault="00E21F01" w:rsidP="00FD2A7F">
            <w:pPr>
              <w:pStyle w:val="NormalWeb"/>
              <w:spacing w:before="0" w:beforeAutospacing="0" w:after="0" w:afterAutospacing="0"/>
              <w:ind w:left="120" w:right="120"/>
            </w:pPr>
            <w:proofErr w:type="spellStart"/>
            <w:r>
              <w:rPr>
                <w:rFonts w:ascii="Arial" w:hAnsi="Arial" w:cs="Arial"/>
                <w:color w:val="212121"/>
                <w:sz w:val="22"/>
                <w:szCs w:val="22"/>
              </w:rPr>
              <w:t>illumina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64C55D" w14:textId="42891E44" w:rsidR="00E21F01" w:rsidRDefault="00E21F01" w:rsidP="00FD2A7F">
            <w:pPr>
              <w:pStyle w:val="NormalWeb"/>
              <w:spacing w:before="0" w:beforeAutospacing="0" w:after="0" w:afterAutospacing="0"/>
              <w:ind w:left="120" w:right="120"/>
            </w:pPr>
            <w:r w:rsidRPr="00E21F01">
              <w:rPr>
                <w:rFonts w:ascii="Arial" w:hAnsi="Arial" w:cs="Arial"/>
                <w:color w:val="212121"/>
                <w:sz w:val="22"/>
                <w:szCs w:val="22"/>
              </w:rPr>
              <w:t>RS-122-200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F43250" w14:textId="77777777" w:rsidR="00E21F01" w:rsidRDefault="00E21F01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E21F01" w14:paraId="3A47B22C" w14:textId="77777777" w:rsidTr="00B159C3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FE2EE9" w14:textId="17774427" w:rsidR="00E21F01" w:rsidRDefault="00E21F01" w:rsidP="00E21F01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9DC742" w14:textId="5F4AF32A" w:rsidR="00E21F01" w:rsidRDefault="00E21F01" w:rsidP="00E21F01">
            <w:pPr>
              <w:pStyle w:val="NormalWeb"/>
              <w:spacing w:before="0" w:beforeAutospacing="0" w:after="0" w:afterAutospacing="0"/>
              <w:ind w:left="120" w:right="120"/>
            </w:pPr>
            <w:r w:rsidRPr="00E21F01">
              <w:rPr>
                <w:rFonts w:ascii="Arial" w:hAnsi="Arial" w:cs="Arial"/>
                <w:color w:val="000000"/>
                <w:sz w:val="22"/>
                <w:szCs w:val="22"/>
              </w:rPr>
              <w:t>Allopurinol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F21B78" w14:textId="690E7B15" w:rsidR="00E21F01" w:rsidRDefault="00E21F01" w:rsidP="00E21F01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212121"/>
                <w:sz w:val="22"/>
                <w:szCs w:val="22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14CB65" w14:textId="007B61B7" w:rsidR="00E21F01" w:rsidRDefault="00E21F01" w:rsidP="00E21F01">
            <w:pPr>
              <w:pStyle w:val="NormalWeb"/>
              <w:spacing w:before="0" w:beforeAutospacing="0" w:after="0" w:afterAutospacing="0"/>
              <w:ind w:left="120" w:right="120"/>
            </w:pPr>
            <w:r w:rsidRPr="00E21F01">
              <w:rPr>
                <w:rFonts w:ascii="Arial" w:hAnsi="Arial" w:cs="Arial"/>
                <w:color w:val="212121"/>
                <w:sz w:val="22"/>
                <w:szCs w:val="22"/>
              </w:rPr>
              <w:t>Cat#A800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CBC4C0" w14:textId="465FB071" w:rsidR="00E21F01" w:rsidRDefault="00E21F01" w:rsidP="00E21F01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790CC5" w14:paraId="0F59ED63" w14:textId="77777777" w:rsidTr="00B159C3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8B1334" w14:textId="713EB189" w:rsidR="00790CC5" w:rsidRDefault="00790CC5" w:rsidP="00790CC5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s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6CAE32" w14:textId="6B68430E" w:rsidR="00790CC5" w:rsidRPr="00790CC5" w:rsidRDefault="00790CC5" w:rsidP="00790C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t>IMARIS v9.2.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639B31" w14:textId="142FC623" w:rsidR="00790CC5" w:rsidRPr="00790CC5" w:rsidRDefault="00790CC5" w:rsidP="00790C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t>Bitplane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457745" w14:textId="1252A2D4" w:rsidR="00790CC5" w:rsidRPr="00790CC5" w:rsidRDefault="00790CC5" w:rsidP="00790C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t>RRID:SCR_00737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FD956B" w14:textId="77C35647" w:rsidR="00790CC5" w:rsidRDefault="00790CC5" w:rsidP="00790CC5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790CC5" w14:paraId="32DD9C4A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4070FD" w14:textId="77777777" w:rsidR="00790CC5" w:rsidRDefault="00790CC5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s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3B6C68" w14:textId="6388B9C4" w:rsidR="00790CC5" w:rsidRPr="00790CC5" w:rsidRDefault="00790C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t>Fiji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BAAB19" w14:textId="2DAB56B9" w:rsidR="00790CC5" w:rsidRPr="00790CC5" w:rsidRDefault="00790C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t>NI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42A557" w14:textId="20E39F08" w:rsidR="00790CC5" w:rsidRPr="00790CC5" w:rsidRDefault="00790C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t>RRID:SCR_00228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CDCA7B" w14:textId="77777777" w:rsidR="00790CC5" w:rsidRDefault="00790CC5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790CC5" w14:paraId="085A4E40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6D9E16" w14:textId="77777777" w:rsidR="00790CC5" w:rsidRDefault="00790CC5" w:rsidP="00790CC5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s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567A4D" w14:textId="065C50E0" w:rsidR="00790CC5" w:rsidRPr="00790CC5" w:rsidRDefault="00790CC5" w:rsidP="00790C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t>DESeq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9E9A50" w14:textId="6CEA663C" w:rsidR="00790CC5" w:rsidRPr="00790CC5" w:rsidRDefault="00790CC5" w:rsidP="00790C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/>
            </w: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&lt;EndNote&gt;&lt;Cite&gt;&lt;Author&gt;Love&lt;/Author&gt;&lt;Year&gt;2014&lt;/Year&gt;&lt;RecNum&gt;74&lt;/RecNum&gt;&lt;DisplayText&gt;(Love et al., 2014)&lt;/DisplayText&gt;&lt;record&gt;&lt;rec-number&gt;74&lt;/rec-number&gt;&lt;foreign-keys&gt;&lt;key app="EN" db-id="v9f5pddaxsasexe9d2p52tt5a0asvave2xep" timestamp="1554120876"&gt;74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&lt;/secondary-title&gt;&lt;/titles&gt;&lt;periodical&gt;&lt;full-title&gt;Genome Biol&lt;/full-title&gt;&lt;/periodical&gt;&lt;pages&gt;550&lt;/pages&gt;&lt;volume&gt;15&lt;/volume&gt;&lt;number&gt;12&lt;/number&gt;&lt;edition&gt;2014/12/18&lt;/edition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74-7596 (Linking)&lt;/isbn&gt;&lt;accession-num&gt;25516281&lt;/accession-num&gt;&lt;urls&gt;&lt;related-urls&gt;&lt;url&gt;https://www.ncbi.nlm.nih.gov/pubmed/25516281&lt;/url&gt;&lt;/related-urls&gt;&lt;/urls&gt;&lt;custom2&gt;PMC4302049&lt;/custom2&gt;&lt;electronic-resource-num&gt;10.1186/s13059-014-0550-8&lt;/electronic-resource-num&gt;&lt;/record&gt;&lt;/Cite&gt;&lt;/EndNote&gt;</w:instrText>
            </w: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t>(Love et al., 2014)</w:t>
            </w: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92CDB3" w14:textId="37481A0F" w:rsidR="00790CC5" w:rsidRPr="00790CC5" w:rsidRDefault="00790CC5" w:rsidP="00790CC5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90CC5">
              <w:rPr>
                <w:rFonts w:ascii="Arial" w:hAnsi="Arial" w:cs="Arial"/>
                <w:color w:val="000000"/>
                <w:sz w:val="22"/>
                <w:szCs w:val="22"/>
              </w:rPr>
              <w:t>RRID:SCR_01568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EA0F51" w14:textId="77777777" w:rsidR="00790CC5" w:rsidRDefault="00790CC5" w:rsidP="00790CC5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790CC5" w14:paraId="4E5CB259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14373E" w14:textId="77777777" w:rsidR="00790CC5" w:rsidRPr="00881F44" w:rsidRDefault="00790C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s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982462" w14:textId="027FFD28" w:rsidR="00790CC5" w:rsidRPr="00790CC5" w:rsidRDefault="00881F44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t>HISAT2 v2.1.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B89BCB" w14:textId="2573BE40" w:rsidR="00790CC5" w:rsidRPr="00790CC5" w:rsidRDefault="00881F44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QZXJ0ZWE8L0F1dGhvcj48WWVhcj4yMDE2PC9ZZWFyPjxS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</w:fldData>
              </w:fldChar>
            </w: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 </w:instrText>
            </w: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QZXJ0ZWE8L0F1dGhvcj48WWVhcj4yMDE2PC9ZZWFyPjxS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</w:fldData>
              </w:fldChar>
            </w: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instrText xml:space="preserve"> ADDIN EN.CITE.DATA </w:instrText>
            </w: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</w: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</w: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fldChar w:fldCharType="separate"/>
            </w: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t>(</w:t>
            </w:r>
            <w:proofErr w:type="spellStart"/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t>Pertea</w:t>
            </w:r>
            <w:proofErr w:type="spellEnd"/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t xml:space="preserve"> et al., 2016)</w:t>
            </w: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3D8C92" w14:textId="6D9F35F1" w:rsidR="00790CC5" w:rsidRPr="00790CC5" w:rsidRDefault="00881F44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t>RRID:SCR_01553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467E00" w14:textId="77777777" w:rsidR="00790CC5" w:rsidRDefault="00790CC5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790CC5" w14:paraId="45424035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32CCFC" w14:textId="77777777" w:rsidR="00790CC5" w:rsidRDefault="00790CC5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s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EEB26C" w14:textId="0395319D" w:rsidR="00790CC5" w:rsidRPr="00790CC5" w:rsidRDefault="00881F44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Seurat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3F88AB" w14:textId="1F666ED4" w:rsidR="00790CC5" w:rsidRPr="00790CC5" w:rsidRDefault="00881F44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9B4A19">
              <w:rPr>
                <w:rFonts w:ascii="Arial" w:hAnsi="Arial" w:cs="Arial"/>
                <w:color w:val="000000"/>
                <w:sz w:val="22"/>
                <w:szCs w:val="22"/>
              </w:rPr>
              <w:t>(Stuart et al., 2019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45A8C6" w14:textId="77777777" w:rsidR="00881F44" w:rsidRPr="00881F44" w:rsidRDefault="00881F44" w:rsidP="00881F44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t>RRID:SCR_016341</w:t>
            </w:r>
          </w:p>
          <w:p w14:paraId="586ABAC5" w14:textId="49B198F4" w:rsidR="00790CC5" w:rsidRPr="00790CC5" w:rsidRDefault="00790CC5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8C0FAE" w14:textId="77777777" w:rsidR="00790CC5" w:rsidRDefault="00790CC5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  <w:tr w:rsidR="00881F44" w14:paraId="30265827" w14:textId="77777777" w:rsidTr="00FD2A7F">
        <w:trPr>
          <w:trHeight w:val="13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B8F693" w14:textId="77777777" w:rsidR="00881F44" w:rsidRDefault="00881F44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lastRenderedPageBreak/>
              <w:t>s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D86B25" w14:textId="7A60F893" w:rsidR="00881F44" w:rsidRPr="00790CC5" w:rsidRDefault="00881F44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Cell Rang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93737C" w14:textId="04413F13" w:rsidR="00881F44" w:rsidRPr="00790CC5" w:rsidRDefault="00881F44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881F44">
              <w:rPr>
                <w:rFonts w:ascii="Arial" w:hAnsi="Arial" w:cs="Arial"/>
                <w:color w:val="000000"/>
                <w:sz w:val="22"/>
                <w:szCs w:val="22"/>
              </w:rPr>
              <w:t>10X genomic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DAF055" w14:textId="77777777" w:rsidR="00881F44" w:rsidRPr="00881F44" w:rsidRDefault="00881F44" w:rsidP="00881F44">
            <w:pPr>
              <w:rPr>
                <w:rFonts w:ascii="Arial" w:eastAsiaTheme="minorEastAsia" w:hAnsi="Arial" w:cs="Arial"/>
                <w:color w:val="000000"/>
                <w:sz w:val="22"/>
                <w:szCs w:val="22"/>
                <w:lang w:val="en-GB" w:eastAsia="en-US"/>
              </w:rPr>
            </w:pPr>
            <w:r w:rsidRPr="00881F44">
              <w:rPr>
                <w:rFonts w:ascii="Arial" w:eastAsiaTheme="minorEastAsia" w:hAnsi="Arial" w:cs="Arial"/>
                <w:color w:val="000000"/>
                <w:sz w:val="22"/>
                <w:szCs w:val="22"/>
                <w:lang w:val="en-GB" w:eastAsia="en-US"/>
              </w:rPr>
              <w:t>RRID:SCR_017344</w:t>
            </w:r>
          </w:p>
          <w:p w14:paraId="1CE1C865" w14:textId="77777777" w:rsidR="00881F44" w:rsidRPr="00790CC5" w:rsidRDefault="00881F44" w:rsidP="00FD2A7F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D19AA4" w14:textId="77777777" w:rsidR="00881F44" w:rsidRDefault="00881F44" w:rsidP="00FD2A7F">
            <w:pPr>
              <w:pStyle w:val="Normal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 </w:t>
            </w:r>
          </w:p>
        </w:tc>
      </w:tr>
    </w:tbl>
    <w:p w14:paraId="543AB56F" w14:textId="77777777" w:rsidR="00432C89" w:rsidRDefault="00432C89">
      <w:bookmarkStart w:id="0" w:name="_GoBack"/>
      <w:bookmarkEnd w:id="0"/>
    </w:p>
    <w:sectPr w:rsidR="00432C89" w:rsidSect="003C0F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3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159C3"/>
    <w:rsid w:val="00015902"/>
    <w:rsid w:val="000365F2"/>
    <w:rsid w:val="00043EE4"/>
    <w:rsid w:val="000604C5"/>
    <w:rsid w:val="00066CAC"/>
    <w:rsid w:val="00071B10"/>
    <w:rsid w:val="00096A5C"/>
    <w:rsid w:val="001B4B32"/>
    <w:rsid w:val="00235592"/>
    <w:rsid w:val="0025772B"/>
    <w:rsid w:val="00271052"/>
    <w:rsid w:val="002A2F41"/>
    <w:rsid w:val="0036325B"/>
    <w:rsid w:val="003C0F1E"/>
    <w:rsid w:val="00432C89"/>
    <w:rsid w:val="00466F7E"/>
    <w:rsid w:val="004C068D"/>
    <w:rsid w:val="004C4448"/>
    <w:rsid w:val="00557B72"/>
    <w:rsid w:val="006B3524"/>
    <w:rsid w:val="006E6D70"/>
    <w:rsid w:val="007401AC"/>
    <w:rsid w:val="00753D56"/>
    <w:rsid w:val="00790CC5"/>
    <w:rsid w:val="007C2123"/>
    <w:rsid w:val="00814B2C"/>
    <w:rsid w:val="0082076D"/>
    <w:rsid w:val="00881F44"/>
    <w:rsid w:val="008F3001"/>
    <w:rsid w:val="00925046"/>
    <w:rsid w:val="00980801"/>
    <w:rsid w:val="009A3713"/>
    <w:rsid w:val="009B4A19"/>
    <w:rsid w:val="009C04D1"/>
    <w:rsid w:val="00A05776"/>
    <w:rsid w:val="00A722D2"/>
    <w:rsid w:val="00A756D8"/>
    <w:rsid w:val="00A80E04"/>
    <w:rsid w:val="00A83004"/>
    <w:rsid w:val="00A960BD"/>
    <w:rsid w:val="00AF3D2A"/>
    <w:rsid w:val="00B12B85"/>
    <w:rsid w:val="00B159C3"/>
    <w:rsid w:val="00B77BA7"/>
    <w:rsid w:val="00BC12B1"/>
    <w:rsid w:val="00C27CA2"/>
    <w:rsid w:val="00C73E80"/>
    <w:rsid w:val="00C82B6F"/>
    <w:rsid w:val="00D30928"/>
    <w:rsid w:val="00E023F7"/>
    <w:rsid w:val="00E21F01"/>
    <w:rsid w:val="00EB5BB2"/>
    <w:rsid w:val="00EC7DE4"/>
    <w:rsid w:val="00EE2F13"/>
    <w:rsid w:val="00F2020A"/>
    <w:rsid w:val="00F649BF"/>
    <w:rsid w:val="00F905B4"/>
    <w:rsid w:val="00FA1C25"/>
    <w:rsid w:val="00FB6A47"/>
    <w:rsid w:val="00FE3DA4"/>
    <w:rsid w:val="00FE67B9"/>
    <w:rsid w:val="00FF56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D2060F1"/>
  <w14:defaultImageDpi w14:val="32767"/>
  <w15:chartTrackingRefBased/>
  <w15:docId w15:val="{1447C745-FDC9-8445-B9D4-63BA996BA9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27CA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B159C3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B159C3"/>
    <w:pPr>
      <w:spacing w:before="100" w:beforeAutospacing="1" w:after="100" w:afterAutospacing="1"/>
    </w:pPr>
    <w:rPr>
      <w:rFonts w:eastAsiaTheme="minorEastAsia"/>
      <w:sz w:val="20"/>
      <w:szCs w:val="20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436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07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85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37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62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antibodyregistry.org/AB_528186" TargetMode="External"/><Relationship Id="rId5" Type="http://schemas.openxmlformats.org/officeDocument/2006/relationships/hyperlink" Target="http://antibodyregistry.org/AB_528186" TargetMode="External"/><Relationship Id="rId4" Type="http://schemas.openxmlformats.org/officeDocument/2006/relationships/hyperlink" Target="http://antibodyregistry.org/AB_52818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</TotalTime>
  <Pages>8</Pages>
  <Words>914</Words>
  <Characters>5213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2</cp:revision>
  <dcterms:created xsi:type="dcterms:W3CDTF">2020-02-27T15:40:00Z</dcterms:created>
  <dcterms:modified xsi:type="dcterms:W3CDTF">2020-02-27T19:47:00Z</dcterms:modified>
</cp:coreProperties>
</file>